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A90681" w14:textId="719C3666" w:rsidR="00AC7F83" w:rsidRDefault="00702A65">
      <w:r>
        <w:t>Microscopy methods</w:t>
      </w:r>
    </w:p>
    <w:p w14:paraId="10DFEB15" w14:textId="4F5F1E29" w:rsidR="00702A65" w:rsidRDefault="00702A65"/>
    <w:p w14:paraId="6940B18D" w14:textId="63669585" w:rsidR="00334E48" w:rsidRDefault="00462E48">
      <w:r>
        <w:t xml:space="preserve">Both </w:t>
      </w:r>
      <w:r w:rsidR="00064132">
        <w:t>fresh and dry pollen has</w:t>
      </w:r>
      <w:r>
        <w:t xml:space="preserve"> been successfully employed in TEM studies of pollen wall ultrastructure by </w:t>
      </w:r>
      <w:r w:rsidR="00064132">
        <w:t>various researchers.</w:t>
      </w:r>
      <w:r w:rsidR="00064132" w:rsidRPr="00064132">
        <w:t xml:space="preserve"> </w:t>
      </w:r>
      <w:r w:rsidR="001A3E3F">
        <w:t>F</w:t>
      </w:r>
      <w:r w:rsidR="00064132">
        <w:t xml:space="preserve">resh material </w:t>
      </w:r>
      <w:r w:rsidR="001A3E3F">
        <w:t xml:space="preserve">will be used </w:t>
      </w:r>
      <w:r w:rsidR="00064132">
        <w:t>whenever possible, and herbarium material</w:t>
      </w:r>
      <w:r w:rsidR="001A3E3F">
        <w:t xml:space="preserve"> will be used</w:t>
      </w:r>
      <w:r w:rsidR="00064132">
        <w:t xml:space="preserve"> if no fresh pollen is available.</w:t>
      </w:r>
      <w:r w:rsidR="00CA2634">
        <w:t xml:space="preserve"> </w:t>
      </w:r>
      <w:r w:rsidR="003C428D">
        <w:t xml:space="preserve">Fresh pollen will be </w:t>
      </w:r>
      <w:r w:rsidR="003613F8">
        <w:t xml:space="preserve">taken from mature anthers and immediately fixed in </w:t>
      </w:r>
      <w:r w:rsidR="00CA2634">
        <w:t>70% ethanol for later use.</w:t>
      </w:r>
    </w:p>
    <w:p w14:paraId="0F14F18D" w14:textId="4B6928C6" w:rsidR="00702A65" w:rsidRDefault="00702A65"/>
    <w:p w14:paraId="43B4C3DC" w14:textId="6BF4BD72" w:rsidR="003C428D" w:rsidRDefault="003C428D">
      <w:r>
        <w:t xml:space="preserve">Herbarium pollen will be cleaned and rehydrated using the enzyme-based method of </w:t>
      </w:r>
      <w:r>
        <w:fldChar w:fldCharType="begin" w:fldLock="1"/>
      </w:r>
      <w:r w:rsidR="003613F8">
        <w:instrText>ADDIN CSL_CITATION {"citationItems":[{"id":"ITEM-1","itemData":{"DOI":"10.2307/4135450","ISBN":"0040-0262","ISSN":"00400262","abstract":"Although the majority of systematic palynologists use Erdtman's acetolysis method or the slightly modified method of Reitsma for the preparation of pollen grains for LM and SEM observations, these methods have some major drawbacks. Especially within monocots, pollen grains are often thin-walled, and therefore tend to collapse even after a mild acetolysis, as experienced, for instance, in Cyperaceae and Dioscoreaceae, among other groups. Very satisfying results Often are obtained by the use of fresh material. Unfortunately, this is not available in most cases, especially when working on tropical taxa-hence making herbarium material indispensable. We present a comparison between three major methods for the treatment of fragile pollen (KOR/CPD-treatment, glutaraldehyde/CPD-treatment, and a mild acetolysis) and introduce a new enzyme-based method using cellulase and pectinase. All four methods are tested on three different monocotyledons of three different orders: Allium ursinum L. (Liliales), Asparagus officinalis L. (Asparagales), and Tamus communis L. (Dioscoreales). The properties and results of each method are then critically assessed. The new method yields satisfying results especially on the hydration state and shape of the pollen grains.","author":[{"dropping-particle":"","family":"Schols","given":"Peter","non-dropping-particle":"","parse-names":false,"suffix":""},{"dropping-particle":"","family":"Es","given":"Koen","non-dropping-particle":"","parse-names":false,"suffix":""},{"dropping-particle":"","family":"D'Hondt","given":"Catheleyne","non-dropping-particle":"","parse-names":false,"suffix":""},{"dropping-particle":"","family":"Merckx","given":"Vincent","non-dropping-particle":"","parse-names":false,"suffix":""},{"dropping-particle":"","family":"Smets","given":"Erik","non-dropping-particle":"","parse-names":false,"suffix":""},{"dropping-particle":"","family":"Huysmans","given":"Suzy","non-dropping-particle":"","parse-names":false,"suffix":""}],"container-title":"Taxon","id":"ITEM-1","issue":"3","issued":{"date-parts":[["2004"]]},"page":"777-782","title":"A new enzyme-based method for the treatment of fragile pollen grains collected from herbarium material","type":"article-journal","volume":"53"},"uris":["http://www.mendeley.com/documents/?uuid=1e64250f-aa22-4809-8e34-884061a2040f"]}],"mendeley":{"formattedCitation":"(Schols et al., 2004)","manualFormatting":"Schols et al., (2004)","plainTextFormattedCitation":"(Schols et al., 2004)","previouslyFormattedCitation":"(Schols et al., 2004)"},"properties":{"noteIndex":0},"schema":"https://github.com/citation-style-language/schema/raw/master/csl-citation.json"}</w:instrText>
      </w:r>
      <w:r>
        <w:fldChar w:fldCharType="separate"/>
      </w:r>
      <w:r w:rsidRPr="003C428D">
        <w:rPr>
          <w:noProof/>
        </w:rPr>
        <w:t>Schols et al., (2004)</w:t>
      </w:r>
      <w:r>
        <w:fldChar w:fldCharType="end"/>
      </w:r>
      <w:r>
        <w:t xml:space="preserve">. Enzymatic treatment of dry pollen provides sufficient cleaning and rehydration </w:t>
      </w:r>
      <w:r w:rsidR="00CA2634">
        <w:t>of grains intended for use in microscopy,</w:t>
      </w:r>
      <w:r>
        <w:t xml:space="preserve"> without the risk of collapse incurred with standard acetolysis</w:t>
      </w:r>
      <w:r w:rsidR="003613F8">
        <w:t xml:space="preserve"> </w:t>
      </w:r>
      <w:r w:rsidR="003613F8">
        <w:fldChar w:fldCharType="begin" w:fldLock="1"/>
      </w:r>
      <w:r w:rsidR="00A67DD0">
        <w:instrText>ADDIN CSL_CITATION {"citationItems":[{"id":"ITEM-1","itemData":{"abstract":"Pollen analysls and the scanning elec- tron microscope. lit Scanning Electron hlicroscopy/ 1969. Proc. 2nd Annual Scanning Electron hlicroscope Symp. - IIT Res. Inst. Chicago, April. 1969","author":[{"dropping-particle":"","family":"Martin","given":"Paul S","non-dropping-particle":"","parse-names":false,"suffix":""}],"container-title":"Proceedings of the 2nd Annual Scanning Electron Microscope Symposium","id":"ITEM-1","issued":{"date-parts":[["1969"]]},"page":"89-103","publisher":"IIT Research Institute","publisher-place":"Chicago","title":"Pollen analysis and the scanning electron microscope","type":"paper-conference"},"uris":["http://www.mendeley.com/documents/?uuid=72c54e49-63ba-4433-9dc5-31d5be7a6975"]}],"mendeley":{"formattedCitation":"(Martin, 1969)","plainTextFormattedCitation":"(Martin, 1969)","previouslyFormattedCitation":"(Martin, 1969)"},"properties":{"noteIndex":0},"schema":"https://github.com/citation-style-language/schema/raw/master/csl-citation.json"}</w:instrText>
      </w:r>
      <w:r w:rsidR="003613F8">
        <w:fldChar w:fldCharType="separate"/>
      </w:r>
      <w:r w:rsidR="003613F8" w:rsidRPr="003613F8">
        <w:rPr>
          <w:noProof/>
        </w:rPr>
        <w:t>(Martin, 1969)</w:t>
      </w:r>
      <w:r w:rsidR="003613F8">
        <w:fldChar w:fldCharType="end"/>
      </w:r>
      <w:r>
        <w:t>.</w:t>
      </w:r>
      <w:r w:rsidR="0074098C">
        <w:t xml:space="preserve"> Enzymatic treatment uses a 1:200 dilution of </w:t>
      </w:r>
      <w:proofErr w:type="spellStart"/>
      <w:r w:rsidR="0074098C">
        <w:t>Agepon</w:t>
      </w:r>
      <w:proofErr w:type="spellEnd"/>
      <w:r w:rsidR="0074098C">
        <w:t xml:space="preserve"> in distilled water to gently rehydrate whole anthers, followed by grinding through fine phosphor-bronze mesh into small test tubes. The solution is then centrifuged at 2800 rpm for 3 minutes, decanted, and the tubes refilled with a solution of distilled water, citrate buffer, cellulase, and pectinase.</w:t>
      </w:r>
      <w:r w:rsidR="00480FEE">
        <w:t xml:space="preserve"> This mixture is shaken periodically over 24 hours,</w:t>
      </w:r>
      <w:r w:rsidR="00CA2634">
        <w:t xml:space="preserve"> then</w:t>
      </w:r>
      <w:r w:rsidR="00480FEE">
        <w:t xml:space="preserve"> centrifuged and decanted. </w:t>
      </w:r>
      <w:r w:rsidR="00CA2634">
        <w:t>The c</w:t>
      </w:r>
      <w:r w:rsidR="00480FEE">
        <w:t xml:space="preserve">lean and rehydrated </w:t>
      </w:r>
      <w:r w:rsidR="00CA2634">
        <w:t xml:space="preserve">pollen </w:t>
      </w:r>
      <w:r w:rsidR="00480FEE">
        <w:t>grains are stored in 70% ethanol</w:t>
      </w:r>
      <w:r w:rsidR="00FE2DAD">
        <w:t xml:space="preserve"> for later use. Pollen prepared in this manner is appropriate for SEM, TEM, and LM.</w:t>
      </w:r>
    </w:p>
    <w:p w14:paraId="6E595E45" w14:textId="75825DCC" w:rsidR="00A723C1" w:rsidRDefault="00A723C1"/>
    <w:p w14:paraId="160A1D98" w14:textId="011E5527" w:rsidR="00CA2634" w:rsidRDefault="00A723C1">
      <w:r>
        <w:t xml:space="preserve">Pollen for SEM and TEM will be further prepared at Iowa State University’s </w:t>
      </w:r>
      <w:r w:rsidRPr="00A723C1">
        <w:t>Roy J. Carver High Resolution Microscopy Facility</w:t>
      </w:r>
      <w:r>
        <w:t xml:space="preserve"> following their preferred protocols. </w:t>
      </w:r>
      <w:r w:rsidR="00CA2634">
        <w:t>One graduate student will receive training in SEM preparation methods and assist microscopy facility staff in processing and imaging</w:t>
      </w:r>
      <w:r w:rsidR="001A3E3F">
        <w:t xml:space="preserve"> pollen</w:t>
      </w:r>
      <w:r w:rsidR="00CA2634">
        <w:t xml:space="preserve">. </w:t>
      </w:r>
      <w:r w:rsidR="001A3E3F">
        <w:t>The same graduate student will assist in capturing appropriate TEM images, but all preparations for TEM will be completed by microscopy facility staff.</w:t>
      </w:r>
    </w:p>
    <w:p w14:paraId="2269C1E2" w14:textId="77777777" w:rsidR="00CA2634" w:rsidRDefault="00CA2634"/>
    <w:p w14:paraId="4D637F05" w14:textId="0C8ADFBC" w:rsidR="003613F8" w:rsidRDefault="00CA2634">
      <w:r>
        <w:t>Pollen</w:t>
      </w:r>
      <w:r w:rsidR="00334E48">
        <w:t xml:space="preserve"> intended for LM will be stained with safranin and mounted on slides in silicone oil (Dow Corning Corporation). Silicone oil is preferred because </w:t>
      </w:r>
      <w:r>
        <w:t>pollen grains are less prone to swelling</w:t>
      </w:r>
      <w:r w:rsidR="00802045">
        <w:t xml:space="preserve"> in this medium, and grains can be easily rotated under the cover slip to capture images from multiple angles. </w:t>
      </w:r>
      <w:r w:rsidR="00334E48">
        <w:t>Measurements will be made at 1000x magnification using oil immersion</w:t>
      </w:r>
      <w:r>
        <w:t xml:space="preserve"> on a Nikon Ni-U upright microscope</w:t>
      </w:r>
      <w:r w:rsidR="00334E48">
        <w:t xml:space="preserve">, and high-resolution images will be captured with a microscope-mounted </w:t>
      </w:r>
      <w:r w:rsidR="00802045">
        <w:t xml:space="preserve">Nikon </w:t>
      </w:r>
      <w:r w:rsidR="00334E48">
        <w:t>camera.</w:t>
      </w:r>
      <w:bookmarkStart w:id="0" w:name="_GoBack"/>
      <w:bookmarkEnd w:id="0"/>
    </w:p>
    <w:p w14:paraId="1B2BFC10" w14:textId="77777777" w:rsidR="00A723C1" w:rsidRDefault="00A723C1"/>
    <w:p w14:paraId="6A9A82A0" w14:textId="53DF69E7" w:rsidR="003613F8" w:rsidRDefault="003613F8">
      <w:r>
        <w:t>References</w:t>
      </w:r>
    </w:p>
    <w:p w14:paraId="3CEE96D7" w14:textId="77777777" w:rsidR="003613F8" w:rsidRDefault="003613F8"/>
    <w:p w14:paraId="30C84817" w14:textId="3B8E4C69" w:rsidR="00A67DD0" w:rsidRPr="00A67DD0" w:rsidRDefault="003613F8" w:rsidP="00A67DD0">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A67DD0" w:rsidRPr="00A67DD0">
        <w:rPr>
          <w:rFonts w:cs="Times New Roman"/>
          <w:smallCaps/>
          <w:noProof/>
          <w:szCs w:val="24"/>
        </w:rPr>
        <w:t>Martin, P.S.</w:t>
      </w:r>
      <w:r w:rsidR="00A67DD0" w:rsidRPr="00A67DD0">
        <w:rPr>
          <w:rFonts w:cs="Times New Roman"/>
          <w:noProof/>
          <w:szCs w:val="24"/>
        </w:rPr>
        <w:t xml:space="preserve"> 1969. Pollen analysis and the scanning electron microscope. </w:t>
      </w:r>
      <w:r w:rsidR="00A67DD0" w:rsidRPr="00A67DD0">
        <w:rPr>
          <w:rFonts w:cs="Times New Roman"/>
          <w:i/>
          <w:iCs/>
          <w:noProof/>
          <w:szCs w:val="24"/>
        </w:rPr>
        <w:t>In</w:t>
      </w:r>
      <w:r w:rsidR="00A67DD0" w:rsidRPr="00A67DD0">
        <w:rPr>
          <w:rFonts w:cs="Times New Roman"/>
          <w:noProof/>
          <w:szCs w:val="24"/>
        </w:rPr>
        <w:t xml:space="preserve"> Proceedings of the 2nd Annual Scanning Electron Microscope Symposium, 89–103. IIT Research Institute, Chicago.</w:t>
      </w:r>
    </w:p>
    <w:p w14:paraId="0E8265F6" w14:textId="77777777" w:rsidR="00A67DD0" w:rsidRPr="00A67DD0" w:rsidRDefault="00A67DD0" w:rsidP="00A67DD0">
      <w:pPr>
        <w:widowControl w:val="0"/>
        <w:autoSpaceDE w:val="0"/>
        <w:autoSpaceDN w:val="0"/>
        <w:adjustRightInd w:val="0"/>
        <w:ind w:left="480" w:hanging="480"/>
        <w:rPr>
          <w:rFonts w:cs="Times New Roman"/>
          <w:noProof/>
        </w:rPr>
      </w:pPr>
      <w:r w:rsidRPr="00A67DD0">
        <w:rPr>
          <w:rFonts w:cs="Times New Roman"/>
          <w:smallCaps/>
          <w:noProof/>
          <w:szCs w:val="24"/>
        </w:rPr>
        <w:t>Schols, P.</w:t>
      </w:r>
      <w:r w:rsidRPr="00A67DD0">
        <w:rPr>
          <w:rFonts w:cs="Times New Roman"/>
          <w:noProof/>
          <w:szCs w:val="24"/>
        </w:rPr>
        <w:t xml:space="preserve">, </w:t>
      </w:r>
      <w:r w:rsidRPr="00A67DD0">
        <w:rPr>
          <w:rFonts w:cs="Times New Roman"/>
          <w:smallCaps/>
          <w:noProof/>
          <w:szCs w:val="24"/>
        </w:rPr>
        <w:t>K. Es</w:t>
      </w:r>
      <w:r w:rsidRPr="00A67DD0">
        <w:rPr>
          <w:rFonts w:cs="Times New Roman"/>
          <w:noProof/>
          <w:szCs w:val="24"/>
        </w:rPr>
        <w:t xml:space="preserve">, </w:t>
      </w:r>
      <w:r w:rsidRPr="00A67DD0">
        <w:rPr>
          <w:rFonts w:cs="Times New Roman"/>
          <w:smallCaps/>
          <w:noProof/>
          <w:szCs w:val="24"/>
        </w:rPr>
        <w:t>C. D’Hondt</w:t>
      </w:r>
      <w:r w:rsidRPr="00A67DD0">
        <w:rPr>
          <w:rFonts w:cs="Times New Roman"/>
          <w:noProof/>
          <w:szCs w:val="24"/>
        </w:rPr>
        <w:t xml:space="preserve">, </w:t>
      </w:r>
      <w:r w:rsidRPr="00A67DD0">
        <w:rPr>
          <w:rFonts w:cs="Times New Roman"/>
          <w:smallCaps/>
          <w:noProof/>
          <w:szCs w:val="24"/>
        </w:rPr>
        <w:t>V. Merckx</w:t>
      </w:r>
      <w:r w:rsidRPr="00A67DD0">
        <w:rPr>
          <w:rFonts w:cs="Times New Roman"/>
          <w:noProof/>
          <w:szCs w:val="24"/>
        </w:rPr>
        <w:t xml:space="preserve">, </w:t>
      </w:r>
      <w:r w:rsidRPr="00A67DD0">
        <w:rPr>
          <w:rFonts w:cs="Times New Roman"/>
          <w:smallCaps/>
          <w:noProof/>
          <w:szCs w:val="24"/>
        </w:rPr>
        <w:t>E. Smets</w:t>
      </w:r>
      <w:r w:rsidRPr="00A67DD0">
        <w:rPr>
          <w:rFonts w:cs="Times New Roman"/>
          <w:noProof/>
          <w:szCs w:val="24"/>
        </w:rPr>
        <w:t xml:space="preserve">, and </w:t>
      </w:r>
      <w:r w:rsidRPr="00A67DD0">
        <w:rPr>
          <w:rFonts w:cs="Times New Roman"/>
          <w:smallCaps/>
          <w:noProof/>
          <w:szCs w:val="24"/>
        </w:rPr>
        <w:t>S. Huysmans</w:t>
      </w:r>
      <w:r w:rsidRPr="00A67DD0">
        <w:rPr>
          <w:rFonts w:cs="Times New Roman"/>
          <w:noProof/>
          <w:szCs w:val="24"/>
        </w:rPr>
        <w:t xml:space="preserve">. 2004. A new enzyme-based method for the treatment of fragile pollen grains collected from herbarium material. </w:t>
      </w:r>
      <w:r w:rsidRPr="00A67DD0">
        <w:rPr>
          <w:rFonts w:cs="Times New Roman"/>
          <w:i/>
          <w:iCs/>
          <w:noProof/>
          <w:szCs w:val="24"/>
        </w:rPr>
        <w:t>Taxon</w:t>
      </w:r>
      <w:r w:rsidRPr="00A67DD0">
        <w:rPr>
          <w:rFonts w:cs="Times New Roman"/>
          <w:noProof/>
          <w:szCs w:val="24"/>
        </w:rPr>
        <w:t xml:space="preserve"> 53: 777–782.</w:t>
      </w:r>
    </w:p>
    <w:p w14:paraId="3725153E" w14:textId="4FFB8175" w:rsidR="003613F8" w:rsidRDefault="003613F8">
      <w:r>
        <w:fldChar w:fldCharType="end"/>
      </w:r>
    </w:p>
    <w:sectPr w:rsidR="003613F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75F9"/>
    <w:rsid w:val="00064132"/>
    <w:rsid w:val="001A3E3F"/>
    <w:rsid w:val="002B411C"/>
    <w:rsid w:val="002D37D6"/>
    <w:rsid w:val="002F106F"/>
    <w:rsid w:val="00334E48"/>
    <w:rsid w:val="00342A15"/>
    <w:rsid w:val="003613F8"/>
    <w:rsid w:val="003B6358"/>
    <w:rsid w:val="003C428D"/>
    <w:rsid w:val="003F0AF4"/>
    <w:rsid w:val="004026C3"/>
    <w:rsid w:val="00462E48"/>
    <w:rsid w:val="0048054D"/>
    <w:rsid w:val="00480FEE"/>
    <w:rsid w:val="00590BBD"/>
    <w:rsid w:val="006B75F9"/>
    <w:rsid w:val="00702A65"/>
    <w:rsid w:val="0074098C"/>
    <w:rsid w:val="00802045"/>
    <w:rsid w:val="0088246A"/>
    <w:rsid w:val="00A67DD0"/>
    <w:rsid w:val="00A723C1"/>
    <w:rsid w:val="00AC7F83"/>
    <w:rsid w:val="00C56D7C"/>
    <w:rsid w:val="00CA2634"/>
    <w:rsid w:val="00D612A4"/>
    <w:rsid w:val="00DE3598"/>
    <w:rsid w:val="00E80868"/>
    <w:rsid w:val="00FE2D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67444A"/>
  <w15:chartTrackingRefBased/>
  <w15:docId w15:val="{5DBBC9A7-53E5-4615-BC8F-254C44C765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42A15"/>
    <w:pPr>
      <w:spacing w:after="0" w:line="240" w:lineRule="auto"/>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6574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565EBD-DDB6-4537-A821-B03EE6667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TotalTime>
  <Pages>1</Pages>
  <Words>970</Words>
  <Characters>5533</Characters>
  <Application>Microsoft Office Word</Application>
  <DocSecurity>0</DocSecurity>
  <Lines>46</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dc:creator>
  <cp:keywords/>
  <dc:description/>
  <cp:lastModifiedBy>Hannah</cp:lastModifiedBy>
  <cp:revision>9</cp:revision>
  <dcterms:created xsi:type="dcterms:W3CDTF">2018-09-25T14:55:00Z</dcterms:created>
  <dcterms:modified xsi:type="dcterms:W3CDTF">2018-10-11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botany</vt:lpwstr>
  </property>
  <property fmtid="{D5CDD505-2E9C-101B-9397-08002B2CF9AE}" pid="3" name="Mendeley Recent Style Name 0_1">
    <vt:lpwstr>American Journal of Botany</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geological-society-of-america-bulletin</vt:lpwstr>
  </property>
  <property fmtid="{D5CDD505-2E9C-101B-9397-08002B2CF9AE}" pid="7" name="Mendeley Recent Style Name 2_1">
    <vt:lpwstr>Geological Society of America Bulletin</vt:lpwstr>
  </property>
  <property fmtid="{D5CDD505-2E9C-101B-9397-08002B2CF9AE}" pid="8" name="Mendeley Recent Style Id 3_1">
    <vt:lpwstr>http://www.zotero.org/styles/journal-of-paleolimnology</vt:lpwstr>
  </property>
  <property fmtid="{D5CDD505-2E9C-101B-9397-08002B2CF9AE}" pid="9" name="Mendeley Recent Style Name 3_1">
    <vt:lpwstr>Journal of Paleolimnology</vt:lpwstr>
  </property>
  <property fmtid="{D5CDD505-2E9C-101B-9397-08002B2CF9AE}" pid="10" name="Mendeley Recent Style Id 4_1">
    <vt:lpwstr>http://www.zotero.org/styles/limnology-and-oceanography</vt:lpwstr>
  </property>
  <property fmtid="{D5CDD505-2E9C-101B-9397-08002B2CF9AE}" pid="11" name="Mendeley Recent Style Name 4_1">
    <vt:lpwstr>Limnology and Oceanograph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palaeogeography-palaeoclimatology-palaeoecology</vt:lpwstr>
  </property>
  <property fmtid="{D5CDD505-2E9C-101B-9397-08002B2CF9AE}" pid="17" name="Mendeley Recent Style Name 7_1">
    <vt:lpwstr>Palaeogeography, Palaeoclimatology, Palaeoecology</vt:lpwstr>
  </property>
  <property fmtid="{D5CDD505-2E9C-101B-9397-08002B2CF9AE}" pid="18" name="Mendeley Recent Style Id 8_1">
    <vt:lpwstr>http://www.zotero.org/styles/paleoceanography</vt:lpwstr>
  </property>
  <property fmtid="{D5CDD505-2E9C-101B-9397-08002B2CF9AE}" pid="19" name="Mendeley Recent Style Name 8_1">
    <vt:lpwstr>Paleocean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406e163-fd5f-3445-a282-6d7df00c6a60</vt:lpwstr>
  </property>
  <property fmtid="{D5CDD505-2E9C-101B-9397-08002B2CF9AE}" pid="24" name="Mendeley Citation Style_1">
    <vt:lpwstr>http://www.zotero.org/styles/american-journal-of-botany</vt:lpwstr>
  </property>
</Properties>
</file>